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0C1A1E"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0C1A1E"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0C1A1E"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0C1A1E"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0C1A1E"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0C1A1E"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0C1A1E"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0C1A1E"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0C1A1E"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0C1A1E"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0C1A1E"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7E138E38"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0C1A1E"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0C4866C"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0C1A1E" w:rsidRPr="00225AEC" w:rsidRDefault="000C1A1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0C1A1E" w:rsidRPr="00225AEC" w:rsidRDefault="000C1A1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0C1A1E" w:rsidRPr="00225AEC" w:rsidRDefault="000C1A1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C1A1E" w:rsidRPr="00225AEC" w:rsidRDefault="000C1A1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0C1A1E" w:rsidRPr="00225AEC" w:rsidRDefault="000C1A1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0C1A1E" w:rsidRPr="00225AEC" w:rsidRDefault="000C1A1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0C1A1E" w:rsidRPr="00225AEC" w:rsidRDefault="000C1A1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0C1A1E" w:rsidRPr="00225AEC" w:rsidRDefault="000C1A1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0C1A1E" w:rsidRPr="00225AEC" w:rsidRDefault="000C1A1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0C1A1E" w:rsidRPr="00225AEC" w:rsidRDefault="000C1A1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2"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2"/>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Nombre CU05: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finamiento de acuerdo a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364A2C4E" w14:textId="682926A5"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lastRenderedPageBreak/>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Fase 4: Finalización de pruebas 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 xml:space="preserve">Obj;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Obj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2114E692"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istema operativo</w:t>
      </w:r>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Procesador: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Todas las herramientas que se utilizarán para el desarrollo del proyecto serán de uso libre, ejemplo: Visual Studio Code.</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53" w:name="_Hlk17138738"/>
      <w:bookmarkStart w:id="54"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53"/>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54"/>
    </w:p>
    <w:p w14:paraId="18906F52" w14:textId="6E748C0C" w:rsidR="00513742" w:rsidRPr="00513742" w:rsidRDefault="00513742" w:rsidP="00513742">
      <w:pPr>
        <w:pStyle w:val="Ttulo3"/>
      </w:pPr>
      <w:bookmarkStart w:id="55" w:name="_Toc43362979"/>
      <w:r>
        <w:rPr>
          <w:rStyle w:val="Ttulo3Car"/>
          <w:b/>
        </w:rPr>
        <w:t>Crear r</w:t>
      </w:r>
      <w:r w:rsidR="00EC2A35" w:rsidRPr="00513742">
        <w:rPr>
          <w:rStyle w:val="Ttulo3Car"/>
          <w:b/>
        </w:rPr>
        <w:t>epositorio del proyecto</w:t>
      </w:r>
      <w:bookmarkEnd w:id="55"/>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6"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6"/>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7"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7"/>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8" w:name="_Toc43362980"/>
      <w:r w:rsidRPr="00513742">
        <w:rPr>
          <w:rStyle w:val="Ttulo3Car"/>
          <w:b/>
        </w:rPr>
        <w:t>R</w:t>
      </w:r>
      <w:r w:rsidR="00513742">
        <w:rPr>
          <w:rStyle w:val="Ttulo3Car"/>
          <w:b/>
        </w:rPr>
        <w:t>egistrar los r</w:t>
      </w:r>
      <w:r w:rsidRPr="00513742">
        <w:rPr>
          <w:rStyle w:val="Ttulo3Car"/>
          <w:b/>
        </w:rPr>
        <w:t>esultados de la verificación</w:t>
      </w:r>
      <w:bookmarkEnd w:id="58"/>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9"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9"/>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60" w:name="_Toc43362981"/>
      <w:r>
        <w:rPr>
          <w:rFonts w:eastAsia="Times New Roman"/>
        </w:rPr>
        <w:t>Fase 2: Ejecución del plan de</w:t>
      </w:r>
      <w:r w:rsidR="00944DC8">
        <w:rPr>
          <w:rFonts w:eastAsia="Times New Roman"/>
        </w:rPr>
        <w:t>l</w:t>
      </w:r>
      <w:r>
        <w:rPr>
          <w:rFonts w:eastAsia="Times New Roman"/>
        </w:rPr>
        <w:t xml:space="preserve"> proyecto</w:t>
      </w:r>
      <w:bookmarkEnd w:id="60"/>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1"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1"/>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2"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2"/>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3"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3"/>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4"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4"/>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5"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5"/>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6"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6"/>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7" w:name="_Toc43362985"/>
      <w:r>
        <w:lastRenderedPageBreak/>
        <w:t xml:space="preserve">Fase 3: </w:t>
      </w:r>
      <w:r w:rsidR="00D15048">
        <w:t>Evaluación y control del proyecto</w:t>
      </w:r>
      <w:bookmarkEnd w:id="6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8"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8"/>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9"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9"/>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70" w:name="_Toc43362987"/>
      <w:r>
        <w:t>Fase 4: Cierre del proyecto</w:t>
      </w:r>
      <w:bookmarkEnd w:id="7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1"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71"/>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2"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2"/>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3" w:name="_Toc43362989"/>
      <w:r>
        <w:lastRenderedPageBreak/>
        <w:t>Conclusiones</w:t>
      </w:r>
      <w:bookmarkEnd w:id="73"/>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bookmarkStart w:id="74" w:name="_GoBack"/>
      <w:bookmarkEnd w:id="74"/>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5" w:name="_Toc43362990"/>
      <w:r>
        <w:lastRenderedPageBreak/>
        <w:t>Referencias</w:t>
      </w:r>
      <w:bookmarkEnd w:id="75"/>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41FD07" w14:textId="77777777" w:rsidR="009044DB" w:rsidRDefault="009044DB" w:rsidP="00294A0E">
      <w:pPr>
        <w:spacing w:line="240" w:lineRule="auto"/>
      </w:pPr>
      <w:r>
        <w:separator/>
      </w:r>
    </w:p>
  </w:endnote>
  <w:endnote w:type="continuationSeparator" w:id="0">
    <w:p w14:paraId="259AA5AE" w14:textId="77777777" w:rsidR="009044DB" w:rsidRDefault="009044D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0C1A1E" w:rsidRDefault="000C1A1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0C1A1E" w:rsidRDefault="000C1A1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0C1A1E" w:rsidRDefault="000C1A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F2B56" w14:textId="77777777" w:rsidR="009044DB" w:rsidRDefault="009044DB" w:rsidP="00294A0E">
      <w:pPr>
        <w:spacing w:line="240" w:lineRule="auto"/>
      </w:pPr>
      <w:r>
        <w:separator/>
      </w:r>
    </w:p>
  </w:footnote>
  <w:footnote w:type="continuationSeparator" w:id="0">
    <w:p w14:paraId="41CD8697" w14:textId="77777777" w:rsidR="009044DB" w:rsidRDefault="009044D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0C1A1E" w:rsidRDefault="000C1A1E">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0C1A1E" w:rsidRDefault="000C1A1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0C1A1E" w:rsidRDefault="000C1A1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0C1A1E" w:rsidRDefault="000C1A1E">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0C1A1E" w:rsidRDefault="000C1A1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0C1A1E" w:rsidRDefault="000C1A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13C7"/>
    <w:rsid w:val="00FB250F"/>
    <w:rsid w:val="00FB271E"/>
    <w:rsid w:val="00FB3274"/>
    <w:rsid w:val="00FB32C8"/>
    <w:rsid w:val="00FB399B"/>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
    <w:name w:val="Table Normal"/>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927C057-1CF5-4AA3-B477-CF55C1DB0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5</TotalTime>
  <Pages>109</Pages>
  <Words>32048</Words>
  <Characters>176270</Characters>
  <Application>Microsoft Office Word</Application>
  <DocSecurity>0</DocSecurity>
  <Lines>1468</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09</cp:revision>
  <cp:lastPrinted>2019-06-02T21:58:00Z</cp:lastPrinted>
  <dcterms:created xsi:type="dcterms:W3CDTF">2019-06-02T21:14:00Z</dcterms:created>
  <dcterms:modified xsi:type="dcterms:W3CDTF">2020-07-03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